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E766244" w14:textId="44819AB8" w:rsidR="00D10147" w:rsidRPr="00D10147" w:rsidRDefault="00D10147" w:rsidP="00D10147">
      <w:pPr>
        <w:spacing w:line="360" w:lineRule="auto"/>
        <w:jc w:val="both"/>
      </w:pPr>
      <w:r w:rsidRPr="00D10147">
        <w:rPr>
          <w:b/>
        </w:rPr>
        <w:t>S5</w:t>
      </w:r>
      <w:r w:rsidRPr="00D10147">
        <w:rPr>
          <w:b/>
        </w:rPr>
        <w:t xml:space="preserve"> Table</w:t>
      </w:r>
      <w:r w:rsidRPr="00D10147">
        <w:rPr>
          <w:b/>
        </w:rPr>
        <w:t xml:space="preserve">. </w:t>
      </w:r>
      <w:r w:rsidRPr="00D10147">
        <w:t xml:space="preserve">Coefficients and likelihood-ratio tests of binomial mixed model explaining variation in probability of subordinate dominance acquisition in the natal group when subordinates resided in the natal group at 1, 2, 3 and 4 years of age, including events any in which dominance was acquired outside the natal group by founding a new group within territory previously held by the natal group (i.e., territorial budding </w:t>
      </w:r>
      <w:r w:rsidRPr="00D10147">
        <w:fldChar w:fldCharType="begin"/>
      </w:r>
      <w:r w:rsidRPr="00D10147">
        <w:instrText xml:space="preserve"> ADDIN ZOTERO_ITEM CSL_CITATION {"citationID":"ObzVeJWX","properties":{"formattedCitation":"[8]","plainCitation":"[8]","noteIndex":0},"citationItems":[{"id":780,"uris":["http://zotero.org/users/13890804/items/69IT3S8E"],"itemData":{"id":780,"type":"article-journal","container-title":"Bioscience","language":"en","page":"104–108","title":"The Inheritance of Territory in Group-Breeding Birds","volume":"28","author":[{"family":"Woolfenden","given":"G.E."},{"family":"Fitzpatrick","given":"J.W."}],"issued":{"date-parts":[["1978"]]}}}],"schema":"https://github.com/citation-style-language/schema/raw/master/csl-citation.json"} </w:instrText>
      </w:r>
      <w:r w:rsidRPr="00D10147">
        <w:fldChar w:fldCharType="separate"/>
      </w:r>
      <w:r w:rsidRPr="00D10147">
        <w:t>[8]</w:t>
      </w:r>
      <w:r w:rsidRPr="00D10147">
        <w:fldChar w:fldCharType="end"/>
      </w:r>
      <w:r w:rsidRPr="00D10147">
        <w:t>) (n = 375  age-specific observations, 114 males and 105 females). The interaction between subordinate age and subordinate sex did not receive statistical support (χ</w:t>
      </w:r>
      <w:r w:rsidRPr="00D10147">
        <w:rPr>
          <w:vertAlign w:val="superscript"/>
        </w:rPr>
        <w:t>2</w:t>
      </w:r>
      <w:r w:rsidRPr="00D10147">
        <w:rPr>
          <w:vertAlign w:val="subscript"/>
        </w:rPr>
        <w:t>3</w:t>
      </w:r>
      <w:r w:rsidRPr="00D10147">
        <w:t xml:space="preserve"> = 0.03, p = 0.870) and was dropped from the full model to ease interpretation of single effect predictors. Model coefficients are shown in the link-function scale (‘logit’).</w:t>
      </w:r>
    </w:p>
    <w:tbl>
      <w:tblPr>
        <w:tblW w:w="10206" w:type="dxa"/>
        <w:jc w:val="center"/>
        <w:tblBorders>
          <w:top w:val="single" w:sz="12" w:space="0" w:color="A8A8A8"/>
          <w:bottom w:val="single" w:sz="12" w:space="0" w:color="A8A8A8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119"/>
        <w:gridCol w:w="1284"/>
        <w:gridCol w:w="1312"/>
        <w:gridCol w:w="1798"/>
        <w:gridCol w:w="951"/>
        <w:gridCol w:w="562"/>
        <w:gridCol w:w="1166"/>
        <w:gridCol w:w="14"/>
      </w:tblGrid>
      <w:tr w:rsidR="00D10147" w:rsidRPr="00D10147" w14:paraId="19938893" w14:textId="77777777" w:rsidTr="00D57C8D">
        <w:trPr>
          <w:gridAfter w:val="1"/>
          <w:wAfter w:w="14" w:type="dxa"/>
          <w:tblHeader/>
          <w:jc w:val="center"/>
        </w:trPr>
        <w:tc>
          <w:tcPr>
            <w:tcW w:w="3119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3EA4933C" w14:textId="77777777" w:rsidR="00D10147" w:rsidRPr="00D10147" w:rsidRDefault="00D10147" w:rsidP="00D57C8D">
            <w:pPr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 xml:space="preserve">Fixed </w:t>
            </w:r>
            <w:proofErr w:type="spellStart"/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effect</w:t>
            </w:r>
            <w:proofErr w:type="spellEnd"/>
          </w:p>
        </w:tc>
        <w:tc>
          <w:tcPr>
            <w:tcW w:w="1284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4AB1380B" w14:textId="77777777" w:rsidR="00D10147" w:rsidRPr="00D10147" w:rsidRDefault="00D10147" w:rsidP="00D57C8D">
            <w:pPr>
              <w:jc w:val="center"/>
              <w:rPr>
                <w:rFonts w:eastAsia="Times New Roman"/>
                <w:color w:val="333333"/>
                <w:lang w:val="de-CH" w:eastAsia="de-CH"/>
              </w:rPr>
            </w:pPr>
            <w:proofErr w:type="spellStart"/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Estimate</w:t>
            </w:r>
            <w:proofErr w:type="spellEnd"/>
          </w:p>
        </w:tc>
        <w:tc>
          <w:tcPr>
            <w:tcW w:w="1312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0BBFD045" w14:textId="77777777" w:rsidR="00D10147" w:rsidRPr="00D10147" w:rsidRDefault="00D10147" w:rsidP="00D57C8D">
            <w:pPr>
              <w:jc w:val="center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SE</w:t>
            </w:r>
            <w:r w:rsidRPr="00D10147">
              <w:rPr>
                <w:rFonts w:eastAsia="Times New Roman"/>
                <w:b/>
                <w:bCs/>
                <w:i/>
                <w:iCs/>
                <w:color w:val="333333"/>
                <w:vertAlign w:val="superscript"/>
                <w:lang w:val="de-CH" w:eastAsia="de-CH"/>
              </w:rPr>
              <w:t>A</w:t>
            </w:r>
          </w:p>
        </w:tc>
        <w:tc>
          <w:tcPr>
            <w:tcW w:w="1798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58A5AB7A" w14:textId="77777777" w:rsidR="00D10147" w:rsidRPr="00D10147" w:rsidRDefault="00D10147" w:rsidP="00D57C8D">
            <w:pPr>
              <w:jc w:val="center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95% CI</w:t>
            </w:r>
            <w:r w:rsidRPr="00D10147">
              <w:rPr>
                <w:rFonts w:eastAsia="Times New Roman"/>
                <w:b/>
                <w:bCs/>
                <w:i/>
                <w:iCs/>
                <w:color w:val="333333"/>
                <w:vertAlign w:val="superscript"/>
                <w:lang w:val="de-CH" w:eastAsia="de-CH"/>
              </w:rPr>
              <w:t>A</w:t>
            </w:r>
          </w:p>
        </w:tc>
        <w:tc>
          <w:tcPr>
            <w:tcW w:w="0" w:type="auto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66B03AF0" w14:textId="77777777" w:rsidR="00D10147" w:rsidRPr="00D10147" w:rsidRDefault="00D10147" w:rsidP="00D57C8D">
            <w:pPr>
              <w:jc w:val="center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χ</w:t>
            </w:r>
            <w:r w:rsidRPr="00D10147">
              <w:rPr>
                <w:rFonts w:eastAsia="Times New Roman"/>
                <w:b/>
                <w:bCs/>
                <w:color w:val="333333"/>
                <w:vertAlign w:val="superscript"/>
                <w:lang w:val="de-CH" w:eastAsia="de-CH"/>
              </w:rPr>
              <w:t>2</w:t>
            </w:r>
          </w:p>
        </w:tc>
        <w:tc>
          <w:tcPr>
            <w:tcW w:w="0" w:type="auto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11D1FE4E" w14:textId="77777777" w:rsidR="00D10147" w:rsidRPr="00D10147" w:rsidRDefault="00D10147" w:rsidP="00D57C8D">
            <w:pPr>
              <w:jc w:val="center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proofErr w:type="spellStart"/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df</w:t>
            </w:r>
            <w:r w:rsidRPr="00D10147">
              <w:rPr>
                <w:rFonts w:eastAsia="Times New Roman"/>
                <w:b/>
                <w:bCs/>
                <w:i/>
                <w:iCs/>
                <w:color w:val="333333"/>
                <w:vertAlign w:val="superscript"/>
                <w:lang w:val="de-CH" w:eastAsia="de-CH"/>
              </w:rPr>
              <w:t>A</w:t>
            </w:r>
            <w:proofErr w:type="spellEnd"/>
          </w:p>
        </w:tc>
        <w:tc>
          <w:tcPr>
            <w:tcW w:w="1166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center"/>
            <w:hideMark/>
          </w:tcPr>
          <w:p w14:paraId="4015A624" w14:textId="77777777" w:rsidR="00D10147" w:rsidRPr="00D10147" w:rsidRDefault="00D10147" w:rsidP="00D57C8D">
            <w:pPr>
              <w:jc w:val="center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p</w:t>
            </w:r>
          </w:p>
        </w:tc>
      </w:tr>
      <w:tr w:rsidR="00D10147" w:rsidRPr="00D10147" w14:paraId="70667BD0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BEB2C8B" w14:textId="77777777" w:rsidR="00D10147" w:rsidRPr="00D10147" w:rsidRDefault="00D10147" w:rsidP="00D57C8D">
            <w:pPr>
              <w:ind w:left="150" w:right="150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proofErr w:type="spellStart"/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Intercept</w:t>
            </w:r>
            <w:proofErr w:type="spellEnd"/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818B2BB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-3.151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68D686F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916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9EC1C26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-4.947, -1.355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200D5F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51E323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127A1439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</w:p>
        </w:tc>
      </w:tr>
      <w:tr w:rsidR="00D10147" w:rsidRPr="00D10147" w14:paraId="73EDBF52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6A8C1BE" w14:textId="77777777" w:rsidR="00D10147" w:rsidRPr="00D10147" w:rsidRDefault="00D10147" w:rsidP="00D57C8D">
            <w:pPr>
              <w:ind w:left="150" w:right="150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 xml:space="preserve">Subordinate </w:t>
            </w:r>
            <w:proofErr w:type="spellStart"/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age</w:t>
            </w:r>
            <w:proofErr w:type="spellEnd"/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31D4E25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64BBD28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2A46799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82717A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24.37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EC3F914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3</w:t>
            </w: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F3734B5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&lt; 0.001</w:t>
            </w:r>
          </w:p>
        </w:tc>
      </w:tr>
      <w:tr w:rsidR="00D10147" w:rsidRPr="00D10147" w14:paraId="71E48148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2D19624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r w:rsidRPr="00D10147">
              <w:rPr>
                <w:i/>
                <w:iCs/>
                <w:color w:val="333333"/>
              </w:rPr>
              <w:t>1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D79A58A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—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ED07D64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—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F67698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—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D473D39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10498D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8691200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66A7CD8A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640ADF3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r w:rsidRPr="00D10147">
              <w:rPr>
                <w:i/>
                <w:iCs/>
                <w:color w:val="333333"/>
              </w:rPr>
              <w:t>2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A5E3AC9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792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C02265B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405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9865C22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-0.002, 1.587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2894D8F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8712C30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8B8DA9E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19C3C2BD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E8527EF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r w:rsidRPr="00D10147">
              <w:rPr>
                <w:i/>
                <w:iCs/>
                <w:color w:val="333333"/>
              </w:rPr>
              <w:t>3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559DEE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1.919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3C83C86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546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3C6B1E6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849, 2.988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8A3C0D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D2A9EF3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720A0C0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2F8A5DE6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6129019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r w:rsidRPr="00D10147">
              <w:rPr>
                <w:i/>
                <w:iCs/>
                <w:color w:val="333333"/>
              </w:rPr>
              <w:t>4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12ED4D8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3.146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CA81A1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822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7FCCF79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1.534, 4.758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8B031DE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A75F47B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A30DC9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62D240D7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A41155F" w14:textId="77777777" w:rsidR="00D10147" w:rsidRPr="00D10147" w:rsidRDefault="00D10147" w:rsidP="00D57C8D">
            <w:pPr>
              <w:ind w:left="150" w:right="150"/>
              <w:rPr>
                <w:rFonts w:eastAsia="Times New Roman"/>
                <w:b/>
                <w:b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b/>
                <w:bCs/>
                <w:color w:val="333333"/>
                <w:lang w:val="de-CH" w:eastAsia="de-CH"/>
              </w:rPr>
              <w:t>Sex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DDDCF07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15C208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657A9FC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C21206F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1.89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DE60DC7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1</w:t>
            </w: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DAB61C2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169</w:t>
            </w:r>
          </w:p>
        </w:tc>
      </w:tr>
      <w:tr w:rsidR="00D10147" w:rsidRPr="00D10147" w14:paraId="2E840BB3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70E719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proofErr w:type="spellStart"/>
            <w:r w:rsidRPr="00D10147">
              <w:rPr>
                <w:rFonts w:eastAsia="Times New Roman"/>
                <w:i/>
                <w:iCs/>
                <w:color w:val="333333"/>
                <w:lang w:val="de-CH" w:eastAsia="de-CH"/>
              </w:rPr>
              <w:t>Female</w:t>
            </w:r>
            <w:proofErr w:type="spellEnd"/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0278C03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—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8331BBE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—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BBC1AE4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—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A6098FC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6D9D4A3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DBF49E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7C5EFC4D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AC19C95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i/>
                <w:iCs/>
                <w:color w:val="333333"/>
                <w:lang w:val="de-CH" w:eastAsia="de-CH"/>
              </w:rPr>
              <w:t>Male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0A0CFB5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-0.525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44D027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0.387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9651D93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-1.284, 0.234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72C51AA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A45C89D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single" w:sz="18" w:space="0" w:color="000000" w:themeColor="text1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22E116B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30765846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3020C48" w14:textId="77777777" w:rsidR="00D10147" w:rsidRPr="00D10147" w:rsidRDefault="00D10147" w:rsidP="00D57C8D">
            <w:pPr>
              <w:ind w:right="150"/>
              <w:rPr>
                <w:rFonts w:eastAsia="Times New Roman"/>
                <w:i/>
                <w:iCs/>
                <w:color w:val="333333"/>
                <w:lang w:val="de-CH" w:eastAsia="de-CH"/>
              </w:rPr>
            </w:pPr>
            <w:r w:rsidRPr="00D10147">
              <w:rPr>
                <w:b/>
                <w:bCs/>
                <w:color w:val="333333"/>
              </w:rPr>
              <w:t>Random effect variance</w:t>
            </w:r>
          </w:p>
        </w:tc>
        <w:tc>
          <w:tcPr>
            <w:tcW w:w="1284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09E1F2A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b/>
                <w:bCs/>
                <w:color w:val="333333"/>
              </w:rPr>
              <w:t>Estimate</w:t>
            </w:r>
          </w:p>
        </w:tc>
        <w:tc>
          <w:tcPr>
            <w:tcW w:w="1312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2D1E7583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b/>
                <w:bCs/>
                <w:color w:val="333333"/>
                <w:lang w:val="de-DE"/>
              </w:rPr>
              <w:t xml:space="preserve"># </w:t>
            </w:r>
            <w:r w:rsidRPr="00D10147">
              <w:rPr>
                <w:b/>
                <w:bCs/>
                <w:color w:val="333333"/>
              </w:rPr>
              <w:t>Levels</w:t>
            </w:r>
          </w:p>
        </w:tc>
        <w:tc>
          <w:tcPr>
            <w:tcW w:w="1798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048EE19C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7871C7EE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400FE062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3C1FF13C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59D551A9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4725483A" w14:textId="77777777" w:rsidR="00D10147" w:rsidRPr="00D10147" w:rsidRDefault="00D10147" w:rsidP="00D57C8D">
            <w:pPr>
              <w:ind w:left="150" w:right="150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color w:val="333333"/>
              </w:rPr>
              <w:t>Social group ID</w:t>
            </w:r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7C50A7E4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2.033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3D45D954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35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3BAF3CF7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4CC29437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5FBCDC91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B6697AA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5B88B0B2" w14:textId="77777777" w:rsidTr="00D57C8D">
        <w:trPr>
          <w:gridAfter w:val="1"/>
          <w:wAfter w:w="14" w:type="dxa"/>
          <w:jc w:val="center"/>
        </w:trPr>
        <w:tc>
          <w:tcPr>
            <w:tcW w:w="3119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67AAB8CD" w14:textId="77777777" w:rsidR="00D10147" w:rsidRPr="00D10147" w:rsidRDefault="00D10147" w:rsidP="00D57C8D">
            <w:pPr>
              <w:ind w:left="150" w:right="150"/>
              <w:rPr>
                <w:rFonts w:eastAsia="Times New Roman"/>
                <w:color w:val="333333"/>
                <w:lang w:val="de-CH" w:eastAsia="de-CH"/>
              </w:rPr>
            </w:pPr>
            <w:proofErr w:type="spellStart"/>
            <w:r w:rsidRPr="00D10147">
              <w:rPr>
                <w:rFonts w:eastAsia="Times New Roman"/>
                <w:color w:val="333333"/>
                <w:lang w:val="de-CH" w:eastAsia="de-CH"/>
              </w:rPr>
              <w:t>Breeding</w:t>
            </w:r>
            <w:proofErr w:type="spellEnd"/>
            <w:r w:rsidRPr="00D10147">
              <w:rPr>
                <w:rFonts w:eastAsia="Times New Roman"/>
                <w:color w:val="333333"/>
                <w:lang w:val="de-CH" w:eastAsia="de-CH"/>
              </w:rPr>
              <w:t xml:space="preserve"> </w:t>
            </w:r>
            <w:proofErr w:type="spellStart"/>
            <w:r w:rsidRPr="00D10147">
              <w:rPr>
                <w:rFonts w:eastAsia="Times New Roman"/>
                <w:color w:val="333333"/>
                <w:lang w:val="de-CH" w:eastAsia="de-CH"/>
              </w:rPr>
              <w:t>season</w:t>
            </w:r>
            <w:proofErr w:type="spellEnd"/>
            <w:r w:rsidRPr="00D10147">
              <w:rPr>
                <w:rFonts w:eastAsia="Times New Roman"/>
                <w:color w:val="333333"/>
                <w:lang w:val="de-CH" w:eastAsia="de-CH"/>
              </w:rPr>
              <w:t xml:space="preserve"> </w:t>
            </w:r>
            <w:proofErr w:type="spellStart"/>
            <w:r w:rsidRPr="00D10147">
              <w:rPr>
                <w:rFonts w:eastAsia="Times New Roman"/>
                <w:color w:val="333333"/>
                <w:lang w:val="de-CH" w:eastAsia="de-CH"/>
              </w:rPr>
              <w:t>of</w:t>
            </w:r>
            <w:proofErr w:type="spellEnd"/>
            <w:r w:rsidRPr="00D10147">
              <w:rPr>
                <w:rFonts w:eastAsia="Times New Roman"/>
                <w:color w:val="333333"/>
                <w:lang w:val="de-CH" w:eastAsia="de-CH"/>
              </w:rPr>
              <w:t xml:space="preserve"> </w:t>
            </w:r>
            <w:proofErr w:type="spellStart"/>
            <w:r w:rsidRPr="00D10147">
              <w:rPr>
                <w:rFonts w:eastAsia="Times New Roman"/>
                <w:color w:val="333333"/>
                <w:lang w:val="de-CH" w:eastAsia="de-CH"/>
              </w:rPr>
              <w:t>hatching</w:t>
            </w:r>
            <w:proofErr w:type="spellEnd"/>
          </w:p>
        </w:tc>
        <w:tc>
          <w:tcPr>
            <w:tcW w:w="1284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1B808CB5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2.557</w:t>
            </w:r>
          </w:p>
        </w:tc>
        <w:tc>
          <w:tcPr>
            <w:tcW w:w="1312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2DA2B560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  <w:r w:rsidRPr="00D10147">
              <w:rPr>
                <w:rFonts w:eastAsia="Times New Roman"/>
                <w:color w:val="333333"/>
                <w:lang w:val="de-CH" w:eastAsia="de-CH"/>
              </w:rPr>
              <w:t>5</w:t>
            </w:r>
          </w:p>
        </w:tc>
        <w:tc>
          <w:tcPr>
            <w:tcW w:w="1798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5614F180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7C819C3B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13537062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  <w:tc>
          <w:tcPr>
            <w:tcW w:w="1166" w:type="dxa"/>
            <w:tcBorders>
              <w:top w:val="single" w:sz="6" w:space="0" w:color="D3D3D3"/>
              <w:left w:val="nil"/>
              <w:bottom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</w:tcPr>
          <w:p w14:paraId="030B1747" w14:textId="77777777" w:rsidR="00D10147" w:rsidRPr="00D10147" w:rsidRDefault="00D10147" w:rsidP="00D57C8D">
            <w:pPr>
              <w:ind w:left="150" w:right="150"/>
              <w:jc w:val="center"/>
              <w:rPr>
                <w:rFonts w:eastAsia="Times New Roman"/>
                <w:color w:val="333333"/>
                <w:lang w:val="de-CH" w:eastAsia="de-CH"/>
              </w:rPr>
            </w:pPr>
          </w:p>
        </w:tc>
      </w:tr>
      <w:tr w:rsidR="00D10147" w:rsidRPr="00D10147" w14:paraId="6E79DD59" w14:textId="77777777" w:rsidTr="00D57C8D">
        <w:trPr>
          <w:jc w:val="center"/>
        </w:trPr>
        <w:tc>
          <w:tcPr>
            <w:tcW w:w="10206" w:type="dxa"/>
            <w:gridSpan w:val="8"/>
            <w:tcBorders>
              <w:top w:val="nil"/>
              <w:left w:val="nil"/>
              <w:bottom w:val="single" w:sz="2" w:space="0" w:color="D1D1D1" w:themeColor="background2" w:themeShade="E6"/>
              <w:right w:val="nil"/>
            </w:tcBorders>
            <w:shd w:val="clear" w:color="auto" w:fill="FFFFFF"/>
            <w:tcMar>
              <w:top w:w="60" w:type="dxa"/>
              <w:left w:w="75" w:type="dxa"/>
              <w:bottom w:w="60" w:type="dxa"/>
              <w:right w:w="75" w:type="dxa"/>
            </w:tcMar>
            <w:vAlign w:val="center"/>
            <w:hideMark/>
          </w:tcPr>
          <w:p w14:paraId="25EF7575" w14:textId="77777777" w:rsidR="00D10147" w:rsidRPr="00D10147" w:rsidRDefault="00D10147" w:rsidP="00D57C8D">
            <w:pPr>
              <w:rPr>
                <w:rFonts w:eastAsia="Times New Roman"/>
                <w:color w:val="333333"/>
                <w:lang w:eastAsia="de-CH"/>
              </w:rPr>
            </w:pPr>
            <w:r w:rsidRPr="00D10147">
              <w:rPr>
                <w:rFonts w:eastAsia="Times New Roman"/>
                <w:color w:val="333333"/>
                <w:lang w:eastAsia="de-CH"/>
              </w:rPr>
              <w:t xml:space="preserve">SE = Standard Error, CI = Confidence Interval, </w:t>
            </w:r>
            <w:proofErr w:type="spellStart"/>
            <w:r w:rsidRPr="00D10147">
              <w:rPr>
                <w:color w:val="333333"/>
              </w:rPr>
              <w:t>df</w:t>
            </w:r>
            <w:proofErr w:type="spellEnd"/>
            <w:r w:rsidRPr="00D10147">
              <w:rPr>
                <w:color w:val="333333"/>
              </w:rPr>
              <w:t xml:space="preserve"> = degrees of freedom likelihood-ratio test.</w:t>
            </w:r>
          </w:p>
        </w:tc>
      </w:tr>
    </w:tbl>
    <w:p w14:paraId="1B94F7AA" w14:textId="77777777" w:rsidR="00710020" w:rsidRPr="00D10147" w:rsidRDefault="00710020" w:rsidP="00D10147">
      <w:pPr>
        <w:rPr>
          <w:rStyle w:val="BookTitle"/>
          <w:b w:val="0"/>
          <w:bCs w:val="0"/>
          <w:i w:val="0"/>
          <w:iCs w:val="0"/>
        </w:rPr>
      </w:pPr>
    </w:p>
    <w:sectPr w:rsidR="00710020" w:rsidRPr="00D1014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0EB9"/>
    <w:rsid w:val="00710020"/>
    <w:rsid w:val="00710B11"/>
    <w:rsid w:val="00822823"/>
    <w:rsid w:val="00B72227"/>
    <w:rsid w:val="00BF2791"/>
    <w:rsid w:val="00D10147"/>
    <w:rsid w:val="00ED0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293B52"/>
  <w15:chartTrackingRefBased/>
  <w15:docId w15:val="{77A5595C-DDE4-4DB3-B335-DCDA0CFCA2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CH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0147"/>
    <w:pPr>
      <w:spacing w:after="0" w:line="240" w:lineRule="auto"/>
    </w:pPr>
    <w:rPr>
      <w:rFonts w:ascii="Arial" w:eastAsiaTheme="minorEastAsia" w:hAnsi="Arial" w:cs="Arial"/>
      <w:kern w:val="0"/>
      <w:sz w:val="20"/>
      <w:szCs w:val="20"/>
      <w:lang w:val="en-GB"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10020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de-CH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10020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de-CH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0020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de-CH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10020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4"/>
      <w:szCs w:val="24"/>
      <w:lang w:val="de-CH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10020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4"/>
      <w:szCs w:val="24"/>
      <w:lang w:val="de-CH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710020"/>
    <w:pPr>
      <w:keepNext/>
      <w:keepLines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:lang w:val="de-CH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10020"/>
    <w:pPr>
      <w:keepNext/>
      <w:keepLines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:lang w:val="de-CH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10020"/>
    <w:pPr>
      <w:keepNext/>
      <w:keepLines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:lang w:val="de-CH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10020"/>
    <w:pPr>
      <w:keepNext/>
      <w:keepLines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:lang w:val="de-CH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002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71002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1002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71002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71002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71002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rsid w:val="0071002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rsid w:val="0071002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rsid w:val="0071002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10020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de-CH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71002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10020"/>
    <w:pPr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de-CH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71002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10020"/>
    <w:pPr>
      <w:spacing w:before="160" w:after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4"/>
      <w:szCs w:val="24"/>
      <w:lang w:val="de-CH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71002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10020"/>
    <w:pPr>
      <w:spacing w:after="160" w:line="278" w:lineRule="auto"/>
      <w:ind w:left="720"/>
      <w:contextualSpacing/>
    </w:pPr>
    <w:rPr>
      <w:rFonts w:asciiTheme="minorHAnsi" w:eastAsiaTheme="minorHAnsi" w:hAnsiTheme="minorHAnsi" w:cstheme="minorBidi"/>
      <w:kern w:val="2"/>
      <w:sz w:val="24"/>
      <w:szCs w:val="24"/>
      <w:lang w:val="de-CH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71002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1002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4"/>
      <w:szCs w:val="24"/>
      <w:lang w:val="de-CH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1002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10020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uiPriority w:val="1"/>
    <w:qFormat/>
    <w:rsid w:val="00710B11"/>
    <w:pPr>
      <w:spacing w:after="0" w:line="240" w:lineRule="auto"/>
    </w:pPr>
  </w:style>
  <w:style w:type="character" w:styleId="SubtleEmphasis">
    <w:name w:val="Subtle Emphasis"/>
    <w:basedOn w:val="DefaultParagraphFont"/>
    <w:uiPriority w:val="19"/>
    <w:qFormat/>
    <w:rsid w:val="00710B11"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710B11"/>
    <w:rPr>
      <w:i/>
      <w:iCs/>
    </w:rPr>
  </w:style>
  <w:style w:type="character" w:styleId="Strong">
    <w:name w:val="Strong"/>
    <w:basedOn w:val="DefaultParagraphFont"/>
    <w:uiPriority w:val="22"/>
    <w:qFormat/>
    <w:rsid w:val="00710B11"/>
    <w:rPr>
      <w:b/>
      <w:bCs/>
    </w:rPr>
  </w:style>
  <w:style w:type="character" w:styleId="SubtleReference">
    <w:name w:val="Subtle Reference"/>
    <w:basedOn w:val="DefaultParagraphFont"/>
    <w:uiPriority w:val="31"/>
    <w:qFormat/>
    <w:rsid w:val="00710B11"/>
    <w:rPr>
      <w:smallCaps/>
      <w:color w:val="5A5A5A" w:themeColor="text1" w:themeTint="A5"/>
    </w:rPr>
  </w:style>
  <w:style w:type="character" w:styleId="BookTitle">
    <w:name w:val="Book Title"/>
    <w:basedOn w:val="DefaultParagraphFont"/>
    <w:uiPriority w:val="33"/>
    <w:qFormat/>
    <w:rsid w:val="00710B11"/>
    <w:rPr>
      <w:b/>
      <w:bCs/>
      <w:i/>
      <w:iCs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61</Words>
  <Characters>1650</Characters>
  <Application>Microsoft Office Word</Application>
  <DocSecurity>0</DocSecurity>
  <Lines>13</Lines>
  <Paragraphs>3</Paragraphs>
  <ScaleCrop>false</ScaleCrop>
  <Company/>
  <LinksUpToDate>false</LinksUpToDate>
  <CharactersWithSpaces>1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blo Capilla-Lasheras</dc:creator>
  <cp:keywords/>
  <dc:description/>
  <cp:lastModifiedBy>Pablo Capilla-Lasheras</cp:lastModifiedBy>
  <cp:revision>2</cp:revision>
  <dcterms:created xsi:type="dcterms:W3CDTF">2024-09-30T08:04:00Z</dcterms:created>
  <dcterms:modified xsi:type="dcterms:W3CDTF">2024-09-30T08:04:00Z</dcterms:modified>
</cp:coreProperties>
</file>